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5" w:name="_Ref536610448"/>
      <w:r w:rsidRPr="000E206E">
        <w:rPr>
          <w:rFonts w:ascii="Times New Roman" w:hAnsi="Times New Roman" w:cs="Times New Roman"/>
          <w:b/>
        </w:rPr>
        <w:t xml:space="preserve">Figure </w:t>
      </w:r>
      <w:bookmarkEnd w:id="5"/>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6"/>
      <w:commentRangeStart w:id="7"/>
      <w:commentRangeStart w:id="8"/>
      <w:r w:rsidRPr="000E206E">
        <w:rPr>
          <w:rFonts w:ascii="Times New Roman" w:hAnsi="Times New Roman" w:cs="Times New Roman"/>
          <w:i/>
          <w:color w:val="2F2F2F" w:themeColor="accent5" w:themeShade="80"/>
        </w:rPr>
        <w:t xml:space="preserve">; cumulative shallow soil water gain was calculated from shallow soil moisture </w:t>
      </w:r>
      <w:proofErr w:type="spellStart"/>
      <w:r w:rsidRPr="000E206E">
        <w:rPr>
          <w:rFonts w:ascii="Times New Roman" w:hAnsi="Times New Roman" w:cs="Times New Roman"/>
          <w:i/>
          <w:color w:val="2F2F2F" w:themeColor="accent5" w:themeShade="80"/>
        </w:rPr>
        <w:t>timeseries</w:t>
      </w:r>
      <w:commentRangeEnd w:id="6"/>
      <w:proofErr w:type="spellEnd"/>
      <w:r w:rsidR="00A05B0E">
        <w:rPr>
          <w:rStyle w:val="CommentReference"/>
        </w:rPr>
        <w:commentReference w:id="6"/>
      </w:r>
      <w:commentRangeEnd w:id="7"/>
      <w:r w:rsidR="007E4DC1">
        <w:rPr>
          <w:rStyle w:val="CommentReference"/>
        </w:rPr>
        <w:commentReference w:id="7"/>
      </w:r>
      <w:commentRangeEnd w:id="8"/>
      <w:r w:rsidR="00B653CF">
        <w:rPr>
          <w:rStyle w:val="CommentReference"/>
        </w:rPr>
        <w:commentReference w:id="8"/>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9"/>
      <w:r w:rsidR="00333E97">
        <w:rPr>
          <w:rStyle w:val="CommentReference"/>
        </w:rPr>
        <w:commentReference w:id="10"/>
      </w:r>
      <w:commentRangeEnd w:id="9"/>
      <w:r w:rsidR="007E4DC1">
        <w:rPr>
          <w:rStyle w:val="CommentReference"/>
        </w:rPr>
        <w:commentReference w:id="9"/>
      </w:r>
      <w:ins w:id="11"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commentRangeStart w:id="12"/>
            <w:r w:rsidRPr="00EF599F">
              <w:rPr>
                <w:rFonts w:ascii="Times New Roman" w:hAnsi="Times New Roman" w:cs="Times New Roman"/>
                <w:color w:val="2F2F2F" w:themeColor="accent5" w:themeShade="80"/>
              </w:rPr>
              <w:t>Days Saturated at 100 cm</w:t>
            </w:r>
            <w:commentRangeEnd w:id="12"/>
            <w:r w:rsidR="00770B34">
              <w:rPr>
                <w:rStyle w:val="CommentReference"/>
              </w:rPr>
              <w:commentReference w:id="12"/>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3"/>
            <w:commentRangeStart w:id="14"/>
            <w:commentRangeStart w:id="15"/>
            <w:commentRangeStart w:id="16"/>
            <w:r w:rsidRPr="00EF599F">
              <w:rPr>
                <w:rFonts w:ascii="Times New Roman" w:hAnsi="Times New Roman" w:cs="Times New Roman"/>
                <w:color w:val="2F2F2F" w:themeColor="accent5" w:themeShade="80"/>
              </w:rPr>
              <w:t>0.</w:t>
            </w:r>
            <w:commentRangeEnd w:id="13"/>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3"/>
            </w:r>
            <w:commentRangeEnd w:id="14"/>
            <w:r w:rsidRPr="00EF599F">
              <w:rPr>
                <w:rStyle w:val="CommentReference"/>
                <w:rFonts w:ascii="Times New Roman" w:hAnsi="Times New Roman" w:cs="Times New Roman"/>
              </w:rPr>
              <w:commentReference w:id="14"/>
            </w:r>
            <w:commentRangeEnd w:id="15"/>
            <w:r>
              <w:rPr>
                <w:rStyle w:val="CommentReference"/>
              </w:rPr>
              <w:commentReference w:id="15"/>
            </w:r>
            <w:commentRangeEnd w:id="16"/>
            <w:r w:rsidR="006B4E19">
              <w:rPr>
                <w:rStyle w:val="CommentReference"/>
              </w:rPr>
              <w:commentReference w:id="16"/>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 xml:space="preserve">We </w:t>
      </w:r>
      <w:bookmarkStart w:id="17" w:name="_GoBack"/>
      <w:bookmarkEnd w:id="17"/>
      <w:r w:rsidR="00F9033D">
        <w:rPr>
          <w:rFonts w:ascii="Times New Roman" w:hAnsi="Times New Roman" w:cs="Times New Roman"/>
        </w:rPr>
        <w:t>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18"/>
      <w:commentRangeStart w:id="19"/>
      <w:commentRangeStart w:id="20"/>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18"/>
      <w:r w:rsidR="004C7003">
        <w:rPr>
          <w:rStyle w:val="CommentReference"/>
        </w:rPr>
        <w:commentReference w:id="18"/>
      </w:r>
      <w:commentRangeEnd w:id="19"/>
      <w:r w:rsidR="00691C96">
        <w:rPr>
          <w:rStyle w:val="CommentReference"/>
        </w:rPr>
        <w:commentReference w:id="19"/>
      </w:r>
      <w:commentRangeEnd w:id="20"/>
      <w:r w:rsidR="00A800E5">
        <w:rPr>
          <w:rStyle w:val="CommentReference"/>
        </w:rPr>
        <w:commentReference w:id="20"/>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21"/>
      <w:commentRangeStart w:id="22"/>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21"/>
      <w:r w:rsidR="00402934">
        <w:rPr>
          <w:rStyle w:val="CommentReference"/>
        </w:rPr>
        <w:commentReference w:id="21"/>
      </w:r>
      <w:commentRangeEnd w:id="22"/>
      <w:r w:rsidR="00BB5F1D">
        <w:rPr>
          <w:rStyle w:val="CommentReference"/>
        </w:rPr>
        <w:commentReference w:id="22"/>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3"/>
      <w:commentRangeStart w:id="24"/>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commentRangeEnd w:id="23"/>
      <w:r w:rsidR="00157E54">
        <w:rPr>
          <w:rStyle w:val="CommentReference"/>
        </w:rPr>
        <w:commentReference w:id="23"/>
      </w:r>
      <w:commentRangeEnd w:id="24"/>
      <w:r w:rsidR="00402934">
        <w:rPr>
          <w:rStyle w:val="CommentReference"/>
        </w:rPr>
        <w:commentReference w:id="24"/>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6FEF25C5" w:rsidR="00A800E5" w:rsidRDefault="00A800E5" w:rsidP="00A800E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commentRangeStart w:id="25"/>
      <w:r>
        <w:rPr>
          <w:rFonts w:ascii="Times New Roman" w:hAnsi="Times New Roman" w:cs="Times New Roman"/>
          <w:color w:val="2F2F2F" w:themeColor="accent5" w:themeShade="80"/>
        </w:rPr>
        <w:t>These soil moisture relationships among vegetation types are consistent with our findings from ICB (Table 1)</w:t>
      </w:r>
      <w:commentRangeEnd w:id="25"/>
      <w:r w:rsidR="00BB5F1D">
        <w:rPr>
          <w:rStyle w:val="CommentReference"/>
        </w:rPr>
        <w:commentReference w:id="25"/>
      </w:r>
      <w:r>
        <w:rPr>
          <w:rFonts w:ascii="Times New Roman" w:hAnsi="Times New Roman" w:cs="Times New Roman"/>
          <w:color w:val="2F2F2F" w:themeColor="accent5" w:themeShade="80"/>
        </w:rPr>
        <w:t>.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milar to ICB, soils at the SCB weather station sites were all loamy sand, with higher silt content in the meadow site than at the 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26" w:name="_Ref534405304"/>
      <w:r w:rsidRPr="00BB05C3">
        <w:rPr>
          <w:noProof/>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27" w:name="_Ref540347"/>
      <w:bookmarkEnd w:id="26"/>
      <w:r w:rsidRPr="00830754">
        <w:rPr>
          <w:rFonts w:ascii="Times New Roman" w:hAnsi="Times New Roman" w:cs="Times New Roman"/>
          <w:b/>
        </w:rPr>
        <w:t xml:space="preserve">Figure </w:t>
      </w:r>
      <w:bookmarkEnd w:id="27"/>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28"/>
      <w:commentRangeStart w:id="29"/>
      <w:commentRangeStart w:id="30"/>
      <w:r>
        <w:rPr>
          <w:rFonts w:ascii="Times New Roman" w:hAnsi="Times New Roman" w:cs="Times New Roman"/>
          <w:color w:val="2F2F2F" w:themeColor="accent5" w:themeShade="80"/>
        </w:rPr>
        <w:t>shown by grey hatching</w:t>
      </w:r>
      <w:commentRangeEnd w:id="28"/>
      <w:r>
        <w:rPr>
          <w:rStyle w:val="CommentReference"/>
          <w:i w:val="0"/>
          <w:iCs w:val="0"/>
          <w:color w:val="auto"/>
        </w:rPr>
        <w:commentReference w:id="28"/>
      </w:r>
      <w:commentRangeEnd w:id="29"/>
      <w:r w:rsidR="00302EF6">
        <w:rPr>
          <w:rStyle w:val="CommentReference"/>
          <w:i w:val="0"/>
          <w:iCs w:val="0"/>
          <w:color w:val="auto"/>
        </w:rPr>
        <w:commentReference w:id="29"/>
      </w:r>
      <w:commentRangeEnd w:id="30"/>
      <w:r w:rsidR="00322FC2">
        <w:rPr>
          <w:rStyle w:val="CommentReference"/>
          <w:i w:val="0"/>
          <w:iCs w:val="0"/>
          <w:color w:val="auto"/>
        </w:rPr>
        <w:commentReference w:id="30"/>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proofErr w:type="spellStart"/>
      <w:r w:rsidR="002E3C57">
        <w:rPr>
          <w:rFonts w:ascii="Times New Roman" w:hAnsi="Times New Roman" w:cs="Times New Roman"/>
          <w:i/>
          <w:color w:val="2F2F2F" w:themeColor="accent5" w:themeShade="80"/>
        </w:rPr>
        <w:t>Pinus</w:t>
      </w:r>
      <w:proofErr w:type="spellEnd"/>
      <w:r w:rsidR="002E3C57">
        <w:rPr>
          <w:rFonts w:ascii="Times New Roman" w:hAnsi="Times New Roman" w:cs="Times New Roman"/>
          <w:i/>
          <w:color w:val="2F2F2F" w:themeColor="accent5" w:themeShade="80"/>
        </w:rPr>
        <w:t xml:space="preserve">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w:t>
      </w:r>
      <w:r>
        <w:rPr>
          <w:rFonts w:ascii="Times New Roman" w:hAnsi="Times New Roman" w:cs="Times New Roman"/>
          <w:color w:val="2F2F2F" w:themeColor="accent5" w:themeShade="80"/>
        </w:rPr>
        <w:lastRenderedPageBreak/>
        <w:t>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31"/>
      <w:commentRangeStart w:id="32"/>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The extent to which this variation should be attributed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y is not clear.</w:t>
      </w:r>
      <w:commentRangeEnd w:id="31"/>
      <w:r w:rsidR="00451170">
        <w:rPr>
          <w:rStyle w:val="CommentReference"/>
        </w:rPr>
        <w:commentReference w:id="31"/>
      </w:r>
      <w:commentRangeEnd w:id="32"/>
      <w:r w:rsidR="00100E90">
        <w:rPr>
          <w:rStyle w:val="CommentReference"/>
        </w:rPr>
        <w:commentReference w:id="32"/>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lastRenderedPageBreak/>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Gabrielle Boisrame" w:date="2019-06-07T15:28:00Z" w:initials="GB">
    <w:p w14:paraId="4BAC4F33" w14:textId="17512D21" w:rsidR="00BB5F1D" w:rsidRDefault="00BB5F1D">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 w:author="Ekaterina Rakhmatulina" w:date="2019-06-18T08:34:00Z" w:initials="ER">
    <w:p w14:paraId="54634428" w14:textId="6C3A0761" w:rsidR="00BB5F1D" w:rsidRDefault="00BB5F1D">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r>
        <w:t>it</w:t>
      </w:r>
      <w:proofErr w:type="gramStart"/>
      <w:r>
        <w:t>,but</w:t>
      </w:r>
      <w:proofErr w:type="spellEnd"/>
      <w:proofErr w:type="gramEnd"/>
      <w:r>
        <w:t xml:space="preserve"> wouldn’t be too upset if the cumulative soil moisture column got deleted either.</w:t>
      </w:r>
    </w:p>
    <w:p w14:paraId="0939F6EC" w14:textId="77777777" w:rsidR="00B653CF" w:rsidRDefault="00B653CF">
      <w:pPr>
        <w:pStyle w:val="CommentText"/>
      </w:pPr>
    </w:p>
  </w:comment>
  <w:comment w:id="8" w:author="Gabrielle" w:date="2019-06-20T19:27:00Z" w:initials="G">
    <w:p w14:paraId="7477FCE4" w14:textId="57492A04" w:rsidR="00B653CF" w:rsidRDefault="00B653CF">
      <w:pPr>
        <w:pStyle w:val="CommentText"/>
      </w:pPr>
      <w:r>
        <w:rPr>
          <w:rStyle w:val="CommentReference"/>
        </w:rPr>
        <w:annotationRef/>
      </w:r>
      <w:r>
        <w:t>You’ve almost convinced me to keep it. It’s true that 2018 shows the expected pattern in cumulative water gain (higher in wetland, lower in forest). My main issue is that this column is not directly discussed anywhere in the manuscript (as far as I can tell) and that we leave the readers to interpret it on their own. I suggest adding a sentence somewhere</w:t>
      </w:r>
      <w:r w:rsidR="005375A6">
        <w:t xml:space="preserve"> in the results,</w:t>
      </w:r>
      <w:r>
        <w:t xml:space="preserve"> along the lines of “In years and stations when soils remained mostly unsaturated, we were able to calculate cumulative </w:t>
      </w:r>
      <w:r w:rsidR="005375A6">
        <w:t>shallow soil water gain</w:t>
      </w:r>
      <w:r>
        <w:t xml:space="preserve"> using data from the shallow soil moisture sensors; these values s</w:t>
      </w:r>
      <w:r w:rsidR="005375A6">
        <w:t>uggest</w:t>
      </w:r>
      <w:r>
        <w:t xml:space="preserve"> greater infiltration in the shrub site compared to the forest site (Table 1)”. </w:t>
      </w:r>
    </w:p>
  </w:comment>
  <w:comment w:id="10" w:author="Gabrielle Boisrame" w:date="2019-06-07T13:44:00Z" w:initials="GB">
    <w:p w14:paraId="2EDEAD11" w14:textId="77777777" w:rsidR="00BB5F1D" w:rsidRDefault="00BB5F1D" w:rsidP="00333E97">
      <w:pPr>
        <w:pStyle w:val="CommentText"/>
      </w:pPr>
      <w:r>
        <w:rPr>
          <w:rStyle w:val="CommentReference"/>
        </w:rPr>
        <w:annotationRef/>
      </w:r>
      <w:r>
        <w:t>Check this with Katya. Did she run the correlation for all 10-minute data points, or aggregate by day?</w:t>
      </w:r>
    </w:p>
  </w:comment>
  <w:comment w:id="9" w:author="Ekaterina Rakhmatulina" w:date="2019-06-18T18:04:00Z" w:initials="ER">
    <w:p w14:paraId="6658B636" w14:textId="304F24EC" w:rsidR="00BB5F1D" w:rsidRDefault="00BB5F1D">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2" w:author="Gabrielle" w:date="2019-06-20T19:56:00Z" w:initials="G">
    <w:p w14:paraId="206D8E3F" w14:textId="3266106B" w:rsidR="00770B34" w:rsidRDefault="00770B34">
      <w:pPr>
        <w:pStyle w:val="CommentText"/>
      </w:pPr>
      <w:r>
        <w:rPr>
          <w:rStyle w:val="CommentReference"/>
        </w:rPr>
        <w:annotationRef/>
      </w:r>
      <w:r>
        <w:t>I like this metric, but like cumulative water gain I don’t think it’s discussed in the manuscript. See my comment on line 466 for a place we could add it.</w:t>
      </w:r>
    </w:p>
  </w:comment>
  <w:comment w:id="13" w:author="Ekaterina Rakhmatulina" w:date="2019-03-13T09:18:00Z" w:initials="ER">
    <w:p w14:paraId="4108FD9D" w14:textId="77777777" w:rsidR="00BB5F1D" w:rsidRDefault="00BB5F1D"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4" w:author="Gabrielle Boisrame" w:date="2019-03-13T09:18:00Z" w:initials="GB">
    <w:p w14:paraId="10F63E43" w14:textId="77777777" w:rsidR="00BB5F1D" w:rsidRDefault="00BB5F1D" w:rsidP="00EB153E">
      <w:pPr>
        <w:pStyle w:val="CommentText"/>
      </w:pPr>
      <w:r>
        <w:rPr>
          <w:rStyle w:val="CommentReference"/>
        </w:rPr>
        <w:annotationRef/>
      </w:r>
      <w:r>
        <w:t>That is odd. We can look into it more closely later if it becomes important to our conclusions.</w:t>
      </w:r>
    </w:p>
  </w:comment>
  <w:comment w:id="15" w:author="Jens Stevens" w:date="2019-03-15T10:39:00Z" w:initials="JS">
    <w:p w14:paraId="51BF5C17" w14:textId="3418B66E" w:rsidR="00BB5F1D" w:rsidRDefault="00BB5F1D"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6" w:author="Ekaterina Rakhmatulina" w:date="2019-05-18T15:24:00Z" w:initials="ER">
    <w:p w14:paraId="331B6989" w14:textId="43AB9D23" w:rsidR="00BB5F1D" w:rsidRDefault="00BB5F1D">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18" w:author="Jens Stevens" w:date="2019-04-29T15:29:00Z" w:initials="JS">
    <w:p w14:paraId="287FF8AE" w14:textId="6621AB7E" w:rsidR="00BB5F1D" w:rsidRDefault="00BB5F1D">
      <w:pPr>
        <w:pStyle w:val="CommentText"/>
      </w:pPr>
      <w:r>
        <w:rPr>
          <w:rStyle w:val="CommentReference"/>
        </w:rPr>
        <w:annotationRef/>
      </w:r>
      <w:r>
        <w:t>I don’t see this in any appendix? Gabrielle?</w:t>
      </w:r>
    </w:p>
  </w:comment>
  <w:comment w:id="19" w:author="Gabrielle Boisrame" w:date="2019-06-03T10:46:00Z" w:initials="GB">
    <w:p w14:paraId="3C729F12" w14:textId="53A94456" w:rsidR="00BB5F1D" w:rsidRDefault="00BB5F1D">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20" w:author="Jens Stevens" w:date="2019-06-15T14:31:00Z" w:initials="JS">
    <w:p w14:paraId="0A8733FC" w14:textId="7A73AF94" w:rsidR="00BB5F1D" w:rsidRDefault="00BB5F1D">
      <w:pPr>
        <w:pStyle w:val="CommentText"/>
      </w:pPr>
      <w:r>
        <w:rPr>
          <w:rStyle w:val="CommentReference"/>
        </w:rPr>
        <w:annotationRef/>
      </w:r>
      <w:r>
        <w:t>Agreed.</w:t>
      </w:r>
    </w:p>
  </w:comment>
  <w:comment w:id="21" w:author="Jens Stevens" w:date="2019-06-15T14:34:00Z" w:initials="JS">
    <w:p w14:paraId="3C62606C" w14:textId="6E9FEEE4" w:rsidR="00BB5F1D" w:rsidRDefault="00BB5F1D">
      <w:pPr>
        <w:pStyle w:val="CommentText"/>
      </w:pPr>
      <w:r>
        <w:rPr>
          <w:rStyle w:val="CommentReference"/>
        </w:rPr>
        <w:annotationRef/>
      </w:r>
      <w:r>
        <w:t>This is great</w:t>
      </w:r>
    </w:p>
  </w:comment>
  <w:comment w:id="22" w:author="Gabrielle" w:date="2019-06-20T19:14:00Z" w:initials="G">
    <w:p w14:paraId="38BF31D2" w14:textId="0DFDEA0F" w:rsidR="00BB5F1D" w:rsidRDefault="00BB5F1D">
      <w:pPr>
        <w:pStyle w:val="CommentText"/>
      </w:pPr>
      <w:r>
        <w:rPr>
          <w:rStyle w:val="CommentReference"/>
        </w:rPr>
        <w:annotationRef/>
      </w:r>
      <w:r>
        <w:t>Thanks!</w:t>
      </w:r>
    </w:p>
    <w:p w14:paraId="610903E9" w14:textId="77777777" w:rsidR="00BB5F1D" w:rsidRDefault="00BB5F1D">
      <w:pPr>
        <w:pStyle w:val="CommentText"/>
      </w:pPr>
    </w:p>
  </w:comment>
  <w:comment w:id="23" w:author="Gabrielle Boisrame" w:date="2019-06-04T15:24:00Z" w:initials="GB">
    <w:p w14:paraId="01FBCF8A" w14:textId="6BE53238" w:rsidR="00BB5F1D" w:rsidRDefault="00BB5F1D">
      <w:pPr>
        <w:pStyle w:val="CommentText"/>
      </w:pPr>
      <w:r>
        <w:rPr>
          <w:rStyle w:val="CommentReference"/>
        </w:rPr>
        <w:annotationRef/>
      </w:r>
      <w:r>
        <w:t>I changed the histogram to be an inset as suggested. What do you think?</w:t>
      </w:r>
    </w:p>
  </w:comment>
  <w:comment w:id="24" w:author="Jens Stevens" w:date="2019-06-15T14:35:00Z" w:initials="JS">
    <w:p w14:paraId="6058BE7E" w14:textId="26EA6EF9" w:rsidR="00BB5F1D" w:rsidRDefault="00BB5F1D">
      <w:pPr>
        <w:pStyle w:val="CommentText"/>
      </w:pPr>
      <w:r>
        <w:rPr>
          <w:rStyle w:val="CommentReference"/>
        </w:rPr>
        <w:annotationRef/>
      </w:r>
      <w:r>
        <w:t>I think it’s perfect.</w:t>
      </w:r>
    </w:p>
  </w:comment>
  <w:comment w:id="25" w:author="Gabrielle" w:date="2019-06-20T19:23:00Z" w:initials="G">
    <w:p w14:paraId="6D90A3AE" w14:textId="4E85BD1D" w:rsidR="00BB5F1D" w:rsidRDefault="00BB5F1D">
      <w:pPr>
        <w:pStyle w:val="CommentText"/>
      </w:pPr>
      <w:r>
        <w:rPr>
          <w:rStyle w:val="CommentReference"/>
        </w:rPr>
        <w:annotationRef/>
      </w:r>
      <w:r>
        <w:t xml:space="preserve">I’m not sure I follow this part. Is it saying that the number of days saturated follow the same pattern among veg types for both ICB and SCB, or that the </w:t>
      </w:r>
      <w:proofErr w:type="spellStart"/>
      <w:r>
        <w:t>interannual</w:t>
      </w:r>
      <w:proofErr w:type="spellEnd"/>
      <w:r>
        <w:t xml:space="preserve"> variations within veg types are the same? Please explain more explicitly.</w:t>
      </w:r>
      <w:r w:rsidR="00770B34">
        <w:t xml:space="preserve"> This could be a good place to call out column 5 of Table 1 (Days saturated at 100cm) and say that the time saturated follows the same relationship to veg. in both ICB and SCB.</w:t>
      </w:r>
    </w:p>
  </w:comment>
  <w:comment w:id="28" w:author="Gabrielle Boisrame" w:date="2019-06-03T10:34:00Z" w:initials="GB">
    <w:p w14:paraId="473A2F96" w14:textId="77777777" w:rsidR="00BB5F1D" w:rsidRDefault="00BB5F1D"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29" w:author="Jens Stevens" w:date="2019-06-20T15:09:00Z" w:initials="JS">
    <w:p w14:paraId="10C8A98C" w14:textId="47B1EC7B" w:rsidR="00BB5F1D" w:rsidRDefault="00BB5F1D">
      <w:pPr>
        <w:pStyle w:val="CommentText"/>
      </w:pPr>
      <w:r>
        <w:rPr>
          <w:rStyle w:val="CommentReference"/>
        </w:rPr>
        <w:annotationRef/>
      </w:r>
      <w:r>
        <w:t>This is Katya’s new figure, it looks good to me, just flagging for one final review by Gabrielle.</w:t>
      </w:r>
    </w:p>
    <w:p w14:paraId="0FCA0068" w14:textId="77777777" w:rsidR="00BB5F1D" w:rsidRDefault="00BB5F1D">
      <w:pPr>
        <w:pStyle w:val="CommentText"/>
      </w:pPr>
    </w:p>
  </w:comment>
  <w:comment w:id="30" w:author="Gabrielle" w:date="2019-06-20T19:38:00Z" w:initials="G">
    <w:p w14:paraId="11FC83CB" w14:textId="37A992AF" w:rsidR="00322FC2" w:rsidRDefault="00322FC2">
      <w:pPr>
        <w:pStyle w:val="CommentText"/>
      </w:pPr>
      <w:r>
        <w:rPr>
          <w:rStyle w:val="CommentReference"/>
        </w:rPr>
        <w:annotationRef/>
      </w:r>
      <w:r>
        <w:t>I like it.</w:t>
      </w:r>
    </w:p>
  </w:comment>
  <w:comment w:id="31" w:author="Sally Thompson" w:date="2019-06-20T13:17:00Z" w:initials="ST">
    <w:p w14:paraId="4F4D4954" w14:textId="4A3FC603" w:rsidR="00BB5F1D" w:rsidRDefault="00BB5F1D">
      <w:pPr>
        <w:pStyle w:val="CommentText"/>
      </w:pPr>
      <w:r>
        <w:rPr>
          <w:rStyle w:val="CommentReference"/>
        </w:rPr>
        <w:annotationRef/>
      </w:r>
      <w:r>
        <w:t>Do you mention this comparison in the methods?  I missed it…</w:t>
      </w:r>
    </w:p>
  </w:comment>
  <w:comment w:id="32" w:author="Jens Stevens" w:date="2019-06-20T15:18:00Z" w:initials="JS">
    <w:p w14:paraId="2DD0D332" w14:textId="51B81EC8" w:rsidR="00BB5F1D" w:rsidRDefault="00BB5F1D">
      <w:pPr>
        <w:pStyle w:val="CommentText"/>
      </w:pPr>
      <w:r>
        <w:rPr>
          <w:rStyle w:val="CommentReference"/>
        </w:rPr>
        <w:annotationRef/>
      </w:r>
      <w:r>
        <w:t>I see it on L278-281, just flagging for Gabrielle to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AC4F33" w15:done="0"/>
  <w15:commentEx w15:paraId="0939F6EC" w15:paraIdParent="4BAC4F33" w15:done="0"/>
  <w15:commentEx w15:paraId="7477FCE4" w15:paraIdParent="4BAC4F33" w15:done="0"/>
  <w15:commentEx w15:paraId="2EDEAD11" w15:done="1"/>
  <w15:commentEx w15:paraId="6658B636" w15:paraIdParent="2EDEAD11" w15:done="1"/>
  <w15:commentEx w15:paraId="206D8E3F" w15:done="0"/>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610903E9" w15:paraIdParent="3C62606C" w15:done="0"/>
  <w15:commentEx w15:paraId="01FBCF8A" w15:done="1"/>
  <w15:commentEx w15:paraId="6058BE7E" w15:paraIdParent="01FBCF8A" w15:done="1"/>
  <w15:commentEx w15:paraId="6D90A3AE" w15:done="0"/>
  <w15:commentEx w15:paraId="473A2F96" w15:done="1"/>
  <w15:commentEx w15:paraId="0FCA0068" w15:paraIdParent="473A2F96" w15:done="1"/>
  <w15:commentEx w15:paraId="11FC83CB" w15:paraIdParent="473A2F96" w15:done="0"/>
  <w15:commentEx w15:paraId="4F4D4954" w15:done="0"/>
  <w15:commentEx w15:paraId="2DD0D332"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54634428" w16cid:durableId="20B3207B"/>
  <w16cid:commentId w16cid:paraId="6658B636" w16cid:durableId="20B3A64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01FBCF8A" w16cid:durableId="20AE4238"/>
  <w16cid:commentId w16cid:paraId="6058BE7E" w16cid:durableId="20AF8096"/>
  <w16cid:commentId w16cid:paraId="473A2F96" w16cid:durableId="20AE4231"/>
  <w16cid:commentId w16cid:paraId="10C8A98C" w16cid:durableId="20B62033"/>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55007" w14:textId="77777777" w:rsidR="00D446F5" w:rsidRDefault="00D446F5" w:rsidP="00D55DA2">
      <w:r>
        <w:separator/>
      </w:r>
    </w:p>
  </w:endnote>
  <w:endnote w:type="continuationSeparator" w:id="0">
    <w:p w14:paraId="08635ACE" w14:textId="77777777" w:rsidR="00D446F5" w:rsidRDefault="00D446F5" w:rsidP="00D55DA2">
      <w:r>
        <w:continuationSeparator/>
      </w:r>
    </w:p>
  </w:endnote>
  <w:endnote w:type="continuationNotice" w:id="1">
    <w:p w14:paraId="09FDA0DB" w14:textId="77777777" w:rsidR="00D446F5" w:rsidRDefault="00D446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B5F1D" w:rsidRDefault="00BB5F1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B5F1D" w:rsidRDefault="00BB5F1D"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D64BD3D" w:rsidR="00BB5F1D" w:rsidRDefault="00BB5F1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0B34">
      <w:rPr>
        <w:rStyle w:val="PageNumber"/>
        <w:noProof/>
      </w:rPr>
      <w:t>32</w:t>
    </w:r>
    <w:r>
      <w:rPr>
        <w:rStyle w:val="PageNumber"/>
      </w:rPr>
      <w:fldChar w:fldCharType="end"/>
    </w:r>
  </w:p>
  <w:p w14:paraId="0D3A7669" w14:textId="77777777" w:rsidR="00BB5F1D" w:rsidRDefault="00BB5F1D"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63F0E2" w14:textId="77777777" w:rsidR="00D446F5" w:rsidRDefault="00D446F5" w:rsidP="00D55DA2">
      <w:r>
        <w:separator/>
      </w:r>
    </w:p>
  </w:footnote>
  <w:footnote w:type="continuationSeparator" w:id="0">
    <w:p w14:paraId="18D4CDDE" w14:textId="77777777" w:rsidR="00D446F5" w:rsidRDefault="00D446F5" w:rsidP="00D55DA2">
      <w:r>
        <w:continuationSeparator/>
      </w:r>
    </w:p>
  </w:footnote>
  <w:footnote w:type="continuationNotice" w:id="1">
    <w:p w14:paraId="5BD480DB" w14:textId="77777777" w:rsidR="00D446F5" w:rsidRDefault="00D446F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03A08-01BB-4939-8048-4DA2B116C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9</Pages>
  <Words>14516</Words>
  <Characters>8274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6</cp:revision>
  <cp:lastPrinted>2013-12-07T23:09:00Z</cp:lastPrinted>
  <dcterms:created xsi:type="dcterms:W3CDTF">2019-06-20T21:07:00Z</dcterms:created>
  <dcterms:modified xsi:type="dcterms:W3CDTF">2019-06-21T02:57:00Z</dcterms:modified>
</cp:coreProperties>
</file>